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4452FF" w14:textId="62015F23" w:rsidR="00FC7B57" w:rsidRPr="00DF44B4" w:rsidRDefault="00DF44B4" w:rsidP="00DF44B4">
      <w:pPr>
        <w:jc w:val="center"/>
        <w:rPr>
          <w:b/>
          <w:bCs/>
          <w:sz w:val="24"/>
          <w:szCs w:val="24"/>
        </w:rPr>
      </w:pPr>
      <w:r w:rsidRPr="00DF44B4">
        <w:rPr>
          <w:b/>
          <w:bCs/>
          <w:sz w:val="24"/>
          <w:szCs w:val="24"/>
        </w:rPr>
        <w:t xml:space="preserve">Why </w:t>
      </w:r>
      <w:proofErr w:type="spellStart"/>
      <w:r w:rsidRPr="00DF44B4">
        <w:rPr>
          <w:b/>
          <w:bCs/>
          <w:sz w:val="24"/>
          <w:szCs w:val="24"/>
        </w:rPr>
        <w:t>Br</w:t>
      </w:r>
      <w:r w:rsidR="000F3AB4">
        <w:rPr>
          <w:b/>
          <w:bCs/>
          <w:sz w:val="24"/>
          <w:szCs w:val="24"/>
        </w:rPr>
        <w:t>e</w:t>
      </w:r>
      <w:proofErr w:type="spellEnd"/>
      <w:r w:rsidR="000F3AB4"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2Nod2FydHo8L0F1dGhvcj48WWVhcj4yMDA5PC9ZZWFyPjxSZWNOdW0+NzQ3PC9S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</w:fldData>
        </w:fldChar>
      </w:r>
      <w:r w:rsidR="00AD1C5E">
        <w:rPr>
          <w:b/>
          <w:bCs/>
          <w:sz w:val="24"/>
          <w:szCs w:val="24"/>
        </w:rPr>
        <w:instrText xml:space="preserve"> ADDIN EN.CITE </w:instrText>
      </w:r>
      <w:r w:rsidR="00AD1C5E"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2Nod2FydHo8L0F1dGhvcj48WWVhcj4yMDA5PC9ZZWFyPjxSZWNOdW0+NzQ3PC9S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</w:fldData>
        </w:fldChar>
      </w:r>
      <w:r w:rsidR="00AD1C5E">
        <w:rPr>
          <w:b/>
          <w:bCs/>
          <w:sz w:val="24"/>
          <w:szCs w:val="24"/>
        </w:rPr>
        <w:instrText xml:space="preserve"> ADDIN EN.CITE.DATA </w:instrText>
      </w:r>
      <w:r w:rsidR="00AD1C5E">
        <w:rPr>
          <w:b/>
          <w:bCs/>
          <w:sz w:val="24"/>
          <w:szCs w:val="24"/>
        </w:rPr>
      </w:r>
      <w:r w:rsidR="00AD1C5E">
        <w:rPr>
          <w:b/>
          <w:bCs/>
          <w:sz w:val="24"/>
          <w:szCs w:val="24"/>
        </w:rPr>
        <w:fldChar w:fldCharType="end"/>
      </w:r>
      <w:r w:rsidR="000F3AB4">
        <w:rPr>
          <w:b/>
          <w:bCs/>
          <w:sz w:val="24"/>
          <w:szCs w:val="24"/>
        </w:rPr>
        <w:fldChar w:fldCharType="separate"/>
      </w:r>
      <w:r w:rsidR="00AD1C5E">
        <w:rPr>
          <w:b/>
          <w:bCs/>
          <w:noProof/>
          <w:sz w:val="24"/>
          <w:szCs w:val="24"/>
        </w:rPr>
        <w:t>(Kendall-Tackett, Cong, &amp; Hale)</w:t>
      </w:r>
      <w:proofErr w:type="spellStart"/>
      <w:r w:rsidR="000F3AB4">
        <w:rPr>
          <w:b/>
          <w:bCs/>
          <w:sz w:val="24"/>
          <w:szCs w:val="24"/>
        </w:rPr>
        <w:fldChar w:fldCharType="end"/>
      </w:r>
      <w:bookmarkStart w:id="0" w:name="_GoBack"/>
      <w:bookmarkEnd w:id="0"/>
      <w:r w:rsidRPr="00DF44B4">
        <w:rPr>
          <w:b/>
          <w:bCs/>
          <w:sz w:val="24"/>
          <w:szCs w:val="24"/>
        </w:rPr>
        <w:t>astfeeding</w:t>
      </w:r>
      <w:proofErr w:type="spellEnd"/>
      <w:r w:rsidRPr="00DF44B4">
        <w:rPr>
          <w:b/>
          <w:bCs/>
          <w:sz w:val="24"/>
          <w:szCs w:val="24"/>
        </w:rPr>
        <w:t xml:space="preserve"> Prevents Maternal Metabolic Syndrome and Cardiovascular Disease</w:t>
      </w:r>
    </w:p>
    <w:p w14:paraId="70468927" w14:textId="47A888FA" w:rsidR="00DF44B4" w:rsidRPr="00DF44B4" w:rsidRDefault="00DF44B4" w:rsidP="00DF44B4">
      <w:pPr>
        <w:jc w:val="center"/>
        <w:rPr>
          <w:b/>
          <w:bCs/>
          <w:sz w:val="24"/>
          <w:szCs w:val="24"/>
        </w:rPr>
      </w:pPr>
      <w:r w:rsidRPr="00DF44B4">
        <w:rPr>
          <w:b/>
          <w:bCs/>
          <w:sz w:val="24"/>
          <w:szCs w:val="24"/>
        </w:rPr>
        <w:t>Kathleen Kendall-Tackett, PhD, IBCLC, FAPA</w:t>
      </w:r>
    </w:p>
    <w:p w14:paraId="114CD891" w14:textId="2A3DBE5A" w:rsidR="00DF44B4" w:rsidRDefault="00DF44B4" w:rsidP="000F3AB4">
      <w:pPr>
        <w:jc w:val="center"/>
        <w:rPr>
          <w:b/>
          <w:bCs/>
          <w:sz w:val="24"/>
          <w:szCs w:val="24"/>
        </w:rPr>
      </w:pPr>
      <w:r w:rsidRPr="00DF44B4">
        <w:rPr>
          <w:b/>
          <w:bCs/>
          <w:sz w:val="24"/>
          <w:szCs w:val="24"/>
        </w:rPr>
        <w:t>References</w:t>
      </w:r>
      <w:r w:rsidR="000F3AB4"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mFtPC9BdXRob3I+PFllYXI+MjAwODwvWWVhcj48UmVjTnVtPjEwNzM8L1JlY051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</w:fldData>
        </w:fldChar>
      </w:r>
      <w:r w:rsidR="000F3AB4">
        <w:rPr>
          <w:b/>
          <w:bCs/>
          <w:sz w:val="24"/>
          <w:szCs w:val="24"/>
        </w:rPr>
        <w:instrText xml:space="preserve"> ADDIN EN.CITE </w:instrText>
      </w:r>
      <w:r w:rsidR="000F3AB4">
        <w:rPr>
          <w:b/>
          <w:bCs/>
          <w:sz w:val="24"/>
          <w:szCs w:val="24"/>
        </w:rPr>
        <w:fldChar w:fldCharType="begin">
          <w:fldData xml:space="preserve">PEVuZE5vdGU+PENpdGUgRXhjbHVkZUF1dGg9IjEiIEV4Y2x1ZGVZZWFyPSIxIiBIaWRkZW49IjEi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</w:fldData>
        </w:fldChar>
      </w:r>
      <w:r w:rsidR="000F3AB4">
        <w:rPr>
          <w:b/>
          <w:bCs/>
          <w:sz w:val="24"/>
          <w:szCs w:val="24"/>
        </w:rPr>
        <w:instrText xml:space="preserve"> ADDIN EN.CITE.DATA </w:instrText>
      </w:r>
      <w:r w:rsidR="000F3AB4">
        <w:rPr>
          <w:b/>
          <w:bCs/>
          <w:sz w:val="24"/>
          <w:szCs w:val="24"/>
        </w:rPr>
      </w:r>
      <w:r w:rsidR="000F3AB4">
        <w:rPr>
          <w:b/>
          <w:bCs/>
          <w:sz w:val="24"/>
          <w:szCs w:val="24"/>
        </w:rPr>
        <w:fldChar w:fldCharType="end"/>
      </w:r>
      <w:r w:rsidR="000F3AB4">
        <w:rPr>
          <w:b/>
          <w:bCs/>
          <w:sz w:val="24"/>
          <w:szCs w:val="24"/>
        </w:rPr>
        <w:fldChar w:fldCharType="separate"/>
      </w:r>
      <w:r w:rsidR="000F3AB4">
        <w:rPr>
          <w:b/>
          <w:bCs/>
          <w:sz w:val="24"/>
          <w:szCs w:val="24"/>
        </w:rPr>
        <w:fldChar w:fldCharType="end"/>
      </w:r>
    </w:p>
    <w:p w14:paraId="09F00C47" w14:textId="77777777" w:rsidR="00DF44B4" w:rsidRDefault="00DF44B4" w:rsidP="00DF44B4">
      <w:pPr>
        <w:rPr>
          <w:b/>
          <w:bCs/>
          <w:sz w:val="24"/>
          <w:szCs w:val="24"/>
        </w:rPr>
      </w:pPr>
    </w:p>
    <w:p w14:paraId="42981AE3" w14:textId="77777777" w:rsidR="00AD1C5E" w:rsidRPr="00AD1C5E" w:rsidRDefault="00DF44B4" w:rsidP="00AD1C5E">
      <w:pPr>
        <w:pStyle w:val="EndNoteBibliography"/>
        <w:spacing w:after="0"/>
        <w:ind w:left="720" w:hanging="720"/>
      </w:pPr>
      <w:r>
        <w:rPr>
          <w:b/>
          <w:bCs/>
          <w:sz w:val="24"/>
          <w:szCs w:val="24"/>
        </w:rPr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="00AD1C5E" w:rsidRPr="00AD1C5E">
        <w:t xml:space="preserve">Beatty, D. L., Hall, M. H., Kamarck, T. W., Buysse, D. J., Owens, J. F., Reis, S. E., . . . Matthews, K. A. (2011). Unfair treatment is associated with poor sleep in African American and Caucasian adults: Pittsburgh SleepSCORE Project. </w:t>
      </w:r>
      <w:r w:rsidR="00AD1C5E" w:rsidRPr="00AD1C5E">
        <w:rPr>
          <w:i/>
        </w:rPr>
        <w:t>Health Psychology, 30</w:t>
      </w:r>
      <w:r w:rsidR="00AD1C5E" w:rsidRPr="00AD1C5E">
        <w:t xml:space="preserve">(3), 351-359. </w:t>
      </w:r>
    </w:p>
    <w:p w14:paraId="6CB41ADB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Cappuccio, F. P., Taggart, F. M., Kandala, N. B., Currie, A., Peile, E., Stranges, S., &amp; Miller, M. A. (2008). Meta-analysis of short sleep duration and obesity in children and adults. </w:t>
      </w:r>
      <w:r w:rsidRPr="00AD1C5E">
        <w:rPr>
          <w:i/>
        </w:rPr>
        <w:t>Sleep, 31</w:t>
      </w:r>
      <w:r w:rsidRPr="00AD1C5E">
        <w:t xml:space="preserve">(5), 19-26. </w:t>
      </w:r>
    </w:p>
    <w:p w14:paraId="11805D9F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Danese, A., Moffitt, T. E., Harrington, H., Milne, B. J., Polanczyk, G., Pariante, C. M., &amp; Caspi, A. (2009). Adverse childhood experiences and adult risk factors for age-related disease: Depression, inflammation, and clustering of metabolic risk factors. </w:t>
      </w:r>
      <w:r w:rsidRPr="00AD1C5E">
        <w:rPr>
          <w:i/>
        </w:rPr>
        <w:t>Archives of Pediatric and Adolescent Medicine, 163</w:t>
      </w:r>
      <w:r w:rsidRPr="00AD1C5E">
        <w:t xml:space="preserve">(12), 1135-1143. </w:t>
      </w:r>
    </w:p>
    <w:p w14:paraId="4E7663B2" w14:textId="77777777" w:rsidR="00AD1C5E" w:rsidRPr="00AD1C5E" w:rsidRDefault="00AD1C5E" w:rsidP="00AD1C5E">
      <w:pPr>
        <w:pStyle w:val="EndNoteBibliography"/>
        <w:ind w:left="720" w:hanging="720"/>
      </w:pPr>
      <w:r w:rsidRPr="00AD1C5E">
        <w:t xml:space="preserve">Danese, A., Pariante, C. M., Caspi, A., Taylor, A., &amp; Poulton, R. (2007). Childhood maltreatment predicts adult inflammation in a life-course study. </w:t>
      </w:r>
      <w:r w:rsidRPr="00AD1C5E">
        <w:rPr>
          <w:i/>
        </w:rPr>
        <w:t>Proceedings of the National Academy of Sciences U S A, 104</w:t>
      </w:r>
      <w:r w:rsidRPr="00AD1C5E">
        <w:t>(4), 1319-1324. doi:0610362104 [pii]</w:t>
      </w:r>
    </w:p>
    <w:p w14:paraId="362E06BE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>10.1073/pnas.0610362104</w:t>
      </w:r>
    </w:p>
    <w:p w14:paraId="7C5DE11A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Eisenberger, N. I. (2011). The neural basis of social pain: Findings and implications. In G. MacDonald &amp; L. A. Jensen-Campbell (Eds.), </w:t>
      </w:r>
      <w:r w:rsidRPr="00AD1C5E">
        <w:rPr>
          <w:i/>
        </w:rPr>
        <w:t>Social pain: Neuropsychological and health implications of loss and exclusions</w:t>
      </w:r>
      <w:r w:rsidRPr="00AD1C5E">
        <w:t xml:space="preserve"> (pp. 53-78). Washington, DC: American Psychological Association.</w:t>
      </w:r>
    </w:p>
    <w:p w14:paraId="475BF680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Finy, M. S., &amp; Christian, L. (2018). Pathways linking childhood abuse history and current socioeconomic status to inflammation during pregnancy. </w:t>
      </w:r>
      <w:r w:rsidRPr="00AD1C5E">
        <w:rPr>
          <w:i/>
        </w:rPr>
        <w:t>Brain, Behavior &amp; Immunity, 74</w:t>
      </w:r>
      <w:r w:rsidRPr="00AD1C5E">
        <w:t xml:space="preserve">, 231-240. </w:t>
      </w:r>
    </w:p>
    <w:p w14:paraId="2D152566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Franz, H. M., Corbo, V., Fonda, J. R., Levin, L. K., Milberg, W. P., &amp; McGinchey, R. E. (2019). The impact of interpersonal early life trauma on cardio-metabolic health in post-9/11 veterans. </w:t>
      </w:r>
      <w:r w:rsidRPr="00AD1C5E">
        <w:rPr>
          <w:i/>
        </w:rPr>
        <w:t>Health Psychology, 38</w:t>
      </w:r>
      <w:r w:rsidRPr="00AD1C5E">
        <w:t xml:space="preserve">(2), 113-121. </w:t>
      </w:r>
    </w:p>
    <w:p w14:paraId="1ADA19CC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Gallo, L. C., Troxel, W.M., Matthews, K.A., &amp; Kuller, L.H. (2003). Marital status and quality in middle-aged women: Associations with levels and trajectories of cardiovascular risk factors. </w:t>
      </w:r>
      <w:r w:rsidRPr="00AD1C5E">
        <w:rPr>
          <w:i/>
        </w:rPr>
        <w:t>Health Psychology, 22</w:t>
      </w:r>
      <w:r w:rsidRPr="00AD1C5E">
        <w:t xml:space="preserve">, 453-463. </w:t>
      </w:r>
    </w:p>
    <w:p w14:paraId="5ADFAF3C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Goodman, E., McEwen, B. S., Huang, B., Dolan, L. M., &amp; Adler, N. E. (2005). Social inequalities in biomarkers of cardiovascular risk in adolescence. </w:t>
      </w:r>
      <w:r w:rsidRPr="00AD1C5E">
        <w:rPr>
          <w:i/>
        </w:rPr>
        <w:t>Psychosomatic Medicine, 67</w:t>
      </w:r>
      <w:r w:rsidRPr="00AD1C5E">
        <w:t xml:space="preserve">, 9-15. </w:t>
      </w:r>
    </w:p>
    <w:p w14:paraId="118A47B5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Goyal, D., Gay, C. L., &amp; Lee, K. A. (2009). Fragmented maternal sleepis more strongly correlated wtih depressive symptoms than infant temperament at three months postpartum. </w:t>
      </w:r>
      <w:r w:rsidRPr="00AD1C5E">
        <w:rPr>
          <w:i/>
        </w:rPr>
        <w:t>Archives of Women’s Mental Health, 12</w:t>
      </w:r>
      <w:r w:rsidRPr="00AD1C5E">
        <w:t xml:space="preserve">, 229-237. </w:t>
      </w:r>
    </w:p>
    <w:p w14:paraId="6A11C460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Groer, M. W., Davis, M. W., &amp; Hemphill, J. (2002). Postpartum stress: Current concepts and the possible protective role of breastfeeding. </w:t>
      </w:r>
      <w:r w:rsidRPr="00AD1C5E">
        <w:rPr>
          <w:i/>
        </w:rPr>
        <w:t>Journal of Obstetric, Gynecologic, &amp; Neonatal Nursing, 31</w:t>
      </w:r>
      <w:r w:rsidRPr="00AD1C5E">
        <w:t xml:space="preserve">(4), 411-417. </w:t>
      </w:r>
    </w:p>
    <w:p w14:paraId="23FD273A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Haffner, S., &amp; Taegtmeyer, H. (2003). Epidemic obesity and the metabolic syndrome. </w:t>
      </w:r>
      <w:r w:rsidRPr="00AD1C5E">
        <w:rPr>
          <w:i/>
        </w:rPr>
        <w:t>Circulation, 108</w:t>
      </w:r>
      <w:r w:rsidRPr="00AD1C5E">
        <w:t xml:space="preserve">, 1541-1545. </w:t>
      </w:r>
    </w:p>
    <w:p w14:paraId="12DE2F2C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Hall, M. H., Muldoon, M. F., Jennings, J. R., Buysse, D. J., Flory, J. D., &amp; Manuck, S. B. (2008). Self-reported sleep duration is associated with the metabolic syndrome in midlife adults. </w:t>
      </w:r>
      <w:r w:rsidRPr="00AD1C5E">
        <w:rPr>
          <w:i/>
        </w:rPr>
        <w:t>Sleep, 31</w:t>
      </w:r>
      <w:r w:rsidRPr="00AD1C5E">
        <w:t xml:space="preserve">(5), 635-643. </w:t>
      </w:r>
    </w:p>
    <w:p w14:paraId="3D63376C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lastRenderedPageBreak/>
        <w:t>Hong, S., Nelesen, R. A., Krohn, P. L., Mills, P. J., &amp; Dimsdale, J. E. (2006). The association of social status and blood pressure with markers of vascular inflammation.</w:t>
      </w:r>
      <w:r w:rsidRPr="00AD1C5E">
        <w:rPr>
          <w:i/>
        </w:rPr>
        <w:t xml:space="preserve"> Psychosomatic Medicine, 68</w:t>
      </w:r>
      <w:r w:rsidRPr="00AD1C5E">
        <w:t xml:space="preserve">, 517-523. </w:t>
      </w:r>
    </w:p>
    <w:p w14:paraId="22EE8227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Jakubowski, K. P., Cundiff, J. M., &amp; Matthews, K. A. (2018). Cumulative childhood adversity and adult cardiometabolic disease: A meta-analysis. </w:t>
      </w:r>
      <w:r w:rsidRPr="00AD1C5E">
        <w:rPr>
          <w:i/>
        </w:rPr>
        <w:t>Health Psychology, 37</w:t>
      </w:r>
      <w:r w:rsidRPr="00AD1C5E">
        <w:t xml:space="preserve">(8), 701-715. </w:t>
      </w:r>
    </w:p>
    <w:p w14:paraId="1A9EE02E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Jenson-Campbell, L. A., &amp; MacDonald, G. (2011). Introduction: Experiencing the ache of social injuries--an integrative approach to understanding social pain. In G. MacDonald &amp; L. A. Jensen-Campbell (Eds.), </w:t>
      </w:r>
      <w:r w:rsidRPr="00AD1C5E">
        <w:rPr>
          <w:i/>
        </w:rPr>
        <w:t>Social pain: Neuropsychological and health implications of loss and exclusino</w:t>
      </w:r>
      <w:r w:rsidRPr="00AD1C5E">
        <w:t xml:space="preserve"> (pp. 3-8). Washington, DC: American Psychological Association.</w:t>
      </w:r>
    </w:p>
    <w:p w14:paraId="44E26048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Kendall-Tackett, K. A. (2007). Violence against women and the perinatal period: The impact of lifetime violence and abuse on pregnancy, postpartum and breastfeeding. </w:t>
      </w:r>
      <w:r w:rsidRPr="00AD1C5E">
        <w:rPr>
          <w:i/>
        </w:rPr>
        <w:t>Trauma, Violence and Abuse, 8</w:t>
      </w:r>
      <w:r w:rsidRPr="00AD1C5E">
        <w:t xml:space="preserve">(3), 344-353. </w:t>
      </w:r>
    </w:p>
    <w:p w14:paraId="0C2ED28E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>Kendall-Tackett, K. A., Cong, Z., &amp; Hale, T. W. (2013). Depression, sleep quality, and maternal well-being in postpartum women with a history of sexual assault: A comparison of breastfeeding, mixed-feeding, and formula-feeding mothers</w:t>
      </w:r>
      <w:r w:rsidRPr="00AD1C5E">
        <w:tab/>
      </w:r>
      <w:r w:rsidRPr="00AD1C5E">
        <w:rPr>
          <w:i/>
        </w:rPr>
        <w:t>Breastfeeding Medicine, 8</w:t>
      </w:r>
      <w:r w:rsidRPr="00AD1C5E">
        <w:rPr>
          <w:i/>
        </w:rPr>
        <w:tab/>
      </w:r>
      <w:r w:rsidRPr="00AD1C5E">
        <w:t xml:space="preserve">(1), 16-22. </w:t>
      </w:r>
    </w:p>
    <w:p w14:paraId="3600E6CF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Kiecolt-Glaser, J. K., Loving, T. J., Stowell, J. R., Malarky, W. B., Lemeshow, S., Dickinson, S. L., &amp; Glaser, R. (2005). Hostile marital interactions, proinflammatory cytokine production, and wound healing. </w:t>
      </w:r>
      <w:r w:rsidRPr="00AD1C5E">
        <w:rPr>
          <w:i/>
        </w:rPr>
        <w:t>Archives of General Psychiatry, 62</w:t>
      </w:r>
      <w:r w:rsidRPr="00AD1C5E">
        <w:t xml:space="preserve">, 1377-1384. </w:t>
      </w:r>
    </w:p>
    <w:p w14:paraId="0D2C77FD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Lewis, T. T., Aiello, A. E., Leurgans, S., Kelly, J., &amp; Barnes, L. L. (2010). Self-reported experiences of everyday discrimination are associated with elevated C-reactive protein levels in older African-American adults. </w:t>
      </w:r>
      <w:r w:rsidRPr="00AD1C5E">
        <w:rPr>
          <w:i/>
        </w:rPr>
        <w:t>Brain, Behavior &amp; Immunity, 24</w:t>
      </w:r>
      <w:r w:rsidRPr="00AD1C5E">
        <w:t xml:space="preserve">(3), 438-443. </w:t>
      </w:r>
    </w:p>
    <w:p w14:paraId="23D199E4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McDade, T. W., Hawkley, L. C., &amp; Cacioppo, J. T. (2006). Psychosocial and behavioral predictors of inflammation in middle-aged and older adults: The Chicago Health, Aging, and Social Relations Study. </w:t>
      </w:r>
      <w:r w:rsidRPr="00AD1C5E">
        <w:rPr>
          <w:i/>
        </w:rPr>
        <w:t>Psychosomatic Medicine, 68</w:t>
      </w:r>
      <w:r w:rsidRPr="00AD1C5E">
        <w:t xml:space="preserve">, 376-381. </w:t>
      </w:r>
    </w:p>
    <w:p w14:paraId="74C746F0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McEwen, B. S. (2003). Mood disorders and allostatic load. </w:t>
      </w:r>
      <w:r w:rsidRPr="00AD1C5E">
        <w:rPr>
          <w:i/>
        </w:rPr>
        <w:t>Biological Psychiatry, 54</w:t>
      </w:r>
      <w:r w:rsidRPr="00AD1C5E">
        <w:t xml:space="preserve">, 200-207. </w:t>
      </w:r>
    </w:p>
    <w:p w14:paraId="6B402926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Mezick, E. J., Matthews, K. A., Hall, M., Strollo, P. J., Buysse, D. J., Kamarck, T. W., . . . Reis, S. E. (2008). Influence of race and socioeconomic status on sleep: Pittsburgh SleepSCORE Project. </w:t>
      </w:r>
      <w:r w:rsidRPr="00AD1C5E">
        <w:rPr>
          <w:i/>
        </w:rPr>
        <w:t>Psychosomatic Medicine, 70</w:t>
      </w:r>
      <w:r w:rsidRPr="00AD1C5E">
        <w:t xml:space="preserve">, 410-416. </w:t>
      </w:r>
    </w:p>
    <w:p w14:paraId="78EA3ACF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Pulkki-Raback, L., Elovainio, M., Kivimaki, M., Mattsson, N., Raitakari, O. T., Puttonen, S., . . . KetikangasJarvinen, L. (2009). Depressive symptoms and the metabolic syndrome in childhood and adulthood: A prospective cohort study. </w:t>
      </w:r>
      <w:r w:rsidRPr="00AD1C5E">
        <w:rPr>
          <w:i/>
        </w:rPr>
        <w:t>Health Psychology, 28</w:t>
      </w:r>
      <w:r w:rsidRPr="00AD1C5E">
        <w:t xml:space="preserve">(1), 108-116. </w:t>
      </w:r>
    </w:p>
    <w:p w14:paraId="092F9418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Raikkonen, K., Matthews, K. A., &amp; Salomon, K. (2003). Hostility predicts metabolic syndrome risk factors in children and adolescents. </w:t>
      </w:r>
      <w:r w:rsidRPr="00AD1C5E">
        <w:rPr>
          <w:i/>
        </w:rPr>
        <w:t>Health Psychology, 22</w:t>
      </w:r>
      <w:r w:rsidRPr="00AD1C5E">
        <w:t xml:space="preserve">, 279-286. </w:t>
      </w:r>
    </w:p>
    <w:p w14:paraId="1B703773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Ram, K. T., Bobby, P., Hailpern, S. M., Lo, J. C., Schocken, M., Skurnick, J., &amp; Santoro, N. (2008). Duration of lactation is associated with lower prevalence of the metabolic syndrome in midlife--SWAN, the study of women;s health across the nation. </w:t>
      </w:r>
      <w:r w:rsidRPr="00AD1C5E">
        <w:rPr>
          <w:i/>
        </w:rPr>
        <w:t>American Journal of Obstetrics and Gynecology, 198</w:t>
      </w:r>
      <w:r w:rsidRPr="00AD1C5E">
        <w:t xml:space="preserve">(3), e1-6. </w:t>
      </w:r>
    </w:p>
    <w:p w14:paraId="0BB606AD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Rohde, P., Ichikawa, L., Simon, G. E., Ludman, E. J., Linde, J. A., Jeffery, R. W., &amp; Operskalski, B. H. (2008). Associations of child sexual and physical abuse with obesity and depression in middle-aged women. </w:t>
      </w:r>
      <w:r w:rsidRPr="00AD1C5E">
        <w:rPr>
          <w:i/>
        </w:rPr>
        <w:t>Child Abuse &amp; Neglect, 32</w:t>
      </w:r>
      <w:r w:rsidRPr="00AD1C5E">
        <w:t xml:space="preserve">(9), 878-887. </w:t>
      </w:r>
    </w:p>
    <w:p w14:paraId="5DAEA489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chwartz, E. B., Ray, R. M., Stuebe, A. M., Allison, M. A., Ness, R. B., Freiberg, M. S., &amp; Cauley, J. A. (2009). Duration of lactation and risk factors for maternal cardiovascular disease. </w:t>
      </w:r>
      <w:r w:rsidRPr="00AD1C5E">
        <w:rPr>
          <w:i/>
        </w:rPr>
        <w:t>Obstetrics &amp; Gynecology, 113</w:t>
      </w:r>
      <w:r w:rsidRPr="00AD1C5E">
        <w:t xml:space="preserve">(5), 974-982. </w:t>
      </w:r>
    </w:p>
    <w:p w14:paraId="51021AD0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hen, Y., Leng, J., Li, W., S., Z., Liu, H., Shao, P., . . . Hu, G. (2019). Lactation intensity and duration to postpartum diabetes and prediabetes risk in women with gestational diabetes. </w:t>
      </w:r>
      <w:r w:rsidRPr="00AD1C5E">
        <w:rPr>
          <w:i/>
        </w:rPr>
        <w:t>Diabetes and Metabolic Research Review, 35</w:t>
      </w:r>
      <w:r w:rsidRPr="00AD1C5E">
        <w:t>(3). doi:10.1002/dmrr.3115</w:t>
      </w:r>
    </w:p>
    <w:p w14:paraId="35D7EEF9" w14:textId="77777777" w:rsidR="00AD1C5E" w:rsidRPr="00AD1C5E" w:rsidRDefault="00AD1C5E" w:rsidP="00AD1C5E">
      <w:pPr>
        <w:pStyle w:val="EndNoteBibliography"/>
        <w:ind w:left="720" w:hanging="720"/>
      </w:pPr>
      <w:r w:rsidRPr="00AD1C5E">
        <w:t xml:space="preserve">Shonkoff, J. P., Boyce, W. T., &amp; McEwen, B. S. (2009). Neuroscience, molecular biology, and the childhood roots of health disparities: building a new framework for health promotion and disease prevention. </w:t>
      </w:r>
      <w:r w:rsidRPr="00AD1C5E">
        <w:rPr>
          <w:i/>
        </w:rPr>
        <w:t>JAMA, 301</w:t>
      </w:r>
      <w:r w:rsidRPr="00AD1C5E">
        <w:t>(21), 2252-2259. doi:301/21/2252 [pii]</w:t>
      </w:r>
    </w:p>
    <w:p w14:paraId="2F3B12E6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>10.1001/jama.2009.754</w:t>
      </w:r>
    </w:p>
    <w:p w14:paraId="549C193E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lopen, N., Loucks, E. B., Appleton, A. A., Kawachi, I., Kubzansky, L. D., Non, A. L., . . . Gilman, S. E. (2015). Early origins of inflammation: An examination of prenatal and childhood social adversity in a prospective cohort study. </w:t>
      </w:r>
      <w:r w:rsidRPr="00AD1C5E">
        <w:rPr>
          <w:i/>
        </w:rPr>
        <w:t>Psychoneuroendocrinology, 51</w:t>
      </w:r>
      <w:r w:rsidRPr="00AD1C5E">
        <w:t xml:space="preserve">, 403-413. </w:t>
      </w:r>
    </w:p>
    <w:p w14:paraId="08B21841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piegel, D. (1999). Healing words: Emotional expression and disease outcome. </w:t>
      </w:r>
      <w:r w:rsidRPr="00AD1C5E">
        <w:rPr>
          <w:i/>
        </w:rPr>
        <w:t>Journal of the American Medical Association, 281</w:t>
      </w:r>
      <w:r w:rsidRPr="00AD1C5E">
        <w:t xml:space="preserve">, 1328-1329. </w:t>
      </w:r>
    </w:p>
    <w:p w14:paraId="7DDAD0EA" w14:textId="77777777" w:rsidR="00AD1C5E" w:rsidRPr="00AD1C5E" w:rsidRDefault="00AD1C5E" w:rsidP="00AD1C5E">
      <w:pPr>
        <w:pStyle w:val="EndNoteBibliography"/>
        <w:ind w:left="720" w:hanging="720"/>
      </w:pPr>
      <w:r w:rsidRPr="00AD1C5E">
        <w:t xml:space="preserve">Strathearn, L., Mamun, A. A., Najman, J. M., &amp; O'Callaghan, M. J. (2009). Does breastfeeding protect against substantiated child abuse and neglect? A 15-year cohort study. </w:t>
      </w:r>
      <w:r w:rsidRPr="00AD1C5E">
        <w:rPr>
          <w:i/>
        </w:rPr>
        <w:t>Pediatrics, 123</w:t>
      </w:r>
      <w:r w:rsidRPr="00AD1C5E">
        <w:t>(2), 483-493. doi:123/2/483 [pii]</w:t>
      </w:r>
    </w:p>
    <w:p w14:paraId="2DB3C9F8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>10.1542/peds.2007-3546</w:t>
      </w:r>
    </w:p>
    <w:p w14:paraId="79EBF211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tuebe, A. M., &amp; Rich-Edwards, J. W. (2009). The reset hypothesis: Lactation and maternal metabolism. </w:t>
      </w:r>
      <w:r w:rsidRPr="00AD1C5E">
        <w:rPr>
          <w:i/>
        </w:rPr>
        <w:t>American Journal of Perinatology, 26</w:t>
      </w:r>
      <w:r w:rsidRPr="00AD1C5E">
        <w:t xml:space="preserve">(1), 81-88. </w:t>
      </w:r>
    </w:p>
    <w:p w14:paraId="59ED33DA" w14:textId="77777777" w:rsidR="00AD1C5E" w:rsidRPr="00AD1C5E" w:rsidRDefault="00AD1C5E" w:rsidP="00AD1C5E">
      <w:pPr>
        <w:pStyle w:val="EndNoteBibliography"/>
        <w:ind w:left="720" w:hanging="720"/>
      </w:pPr>
      <w:r w:rsidRPr="00AD1C5E">
        <w:t xml:space="preserve">Stuebe, A. M., Rich-Edwards, J. W., Willett, W. C., Manson, J. E., &amp; Michels, K. B. (2005). Duration of lactation and incidence of type 2 diabetes. </w:t>
      </w:r>
      <w:r w:rsidRPr="00AD1C5E">
        <w:rPr>
          <w:i/>
        </w:rPr>
        <w:t>Journal of the American Medical Association, 294</w:t>
      </w:r>
      <w:r w:rsidRPr="00AD1C5E">
        <w:t>(20), 2601-2610</w:t>
      </w:r>
    </w:p>
    <w:p w14:paraId="039E226B" w14:textId="77777777" w:rsidR="00AD1C5E" w:rsidRPr="00AD1C5E" w:rsidRDefault="00AD1C5E" w:rsidP="00AD1C5E">
      <w:pPr>
        <w:pStyle w:val="EndNoteBibliography"/>
        <w:spacing w:after="0"/>
      </w:pPr>
    </w:p>
    <w:p w14:paraId="10F49CDB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uarez, E. C. (2006). Sex differences in the relation of depressive symptoms, hostility, and anger expression to indices of glucose metabolism in nondiabetic adults. </w:t>
      </w:r>
      <w:r w:rsidRPr="00AD1C5E">
        <w:rPr>
          <w:i/>
        </w:rPr>
        <w:t>Health Psychology, 25</w:t>
      </w:r>
      <w:r w:rsidRPr="00AD1C5E">
        <w:t xml:space="preserve">, 484-492. </w:t>
      </w:r>
    </w:p>
    <w:p w14:paraId="0DF9D85D" w14:textId="77777777" w:rsidR="00AD1C5E" w:rsidRPr="00AD1C5E" w:rsidRDefault="00AD1C5E" w:rsidP="00AD1C5E">
      <w:pPr>
        <w:pStyle w:val="EndNoteBibliography"/>
        <w:spacing w:after="0"/>
        <w:ind w:left="720" w:hanging="720"/>
      </w:pPr>
      <w:r w:rsidRPr="00AD1C5E">
        <w:t xml:space="preserve">Suarez, E. C., &amp; Goforth, H. (2010). Sleep and inflammation: A potential link to chronic diseases. In K. A. Kendall-Tackett (Ed.), </w:t>
      </w:r>
      <w:r w:rsidRPr="00AD1C5E">
        <w:rPr>
          <w:i/>
        </w:rPr>
        <w:t>The psychoneuroimmunology of chronic disease</w:t>
      </w:r>
      <w:r w:rsidRPr="00AD1C5E">
        <w:t xml:space="preserve"> (pp. 53-75). Washington, DC: American Psychological Association.</w:t>
      </w:r>
    </w:p>
    <w:p w14:paraId="5531D68A" w14:textId="77777777" w:rsidR="00AD1C5E" w:rsidRPr="00AD1C5E" w:rsidRDefault="00AD1C5E" w:rsidP="00AD1C5E">
      <w:pPr>
        <w:pStyle w:val="EndNoteBibliography"/>
        <w:ind w:left="720" w:hanging="720"/>
      </w:pPr>
      <w:r w:rsidRPr="00AD1C5E">
        <w:t xml:space="preserve">Zhang, B. Z., Zhang, H. Y., Liu, H. J., Li, H. J., &amp; Wang, J. S. (2015). Breastfeeding and maternal hypertension and diabetes: A population-based cross-sectional study. </w:t>
      </w:r>
      <w:r w:rsidRPr="00AD1C5E">
        <w:rPr>
          <w:i/>
        </w:rPr>
        <w:t>Breastfeeding Medicine, 10</w:t>
      </w:r>
      <w:r w:rsidRPr="00AD1C5E">
        <w:t xml:space="preserve">(3), 163-167. </w:t>
      </w:r>
    </w:p>
    <w:p w14:paraId="46E805CA" w14:textId="7D482EA1" w:rsidR="00DF44B4" w:rsidRPr="00DF44B4" w:rsidRDefault="00DF44B4" w:rsidP="00DF44B4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end"/>
      </w:r>
    </w:p>
    <w:sectPr w:rsidR="00DF44B4" w:rsidRPr="00DF44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QxNzA3MjGyMDBR0lEKTi0uzszPAykwrAUAtjrT7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40&lt;/item&gt;&lt;item&gt;45&lt;/item&gt;&lt;item&gt;62&lt;/item&gt;&lt;item&gt;71&lt;/item&gt;&lt;item&gt;99&lt;/item&gt;&lt;item&gt;100&lt;/item&gt;&lt;item&gt;137&lt;/item&gt;&lt;item&gt;428&lt;/item&gt;&lt;item&gt;450&lt;/item&gt;&lt;item&gt;486&lt;/item&gt;&lt;item&gt;747&lt;/item&gt;&lt;item&gt;752&lt;/item&gt;&lt;item&gt;866&lt;/item&gt;&lt;item&gt;934&lt;/item&gt;&lt;item&gt;1038&lt;/item&gt;&lt;item&gt;1042&lt;/item&gt;&lt;item&gt;1071&lt;/item&gt;&lt;item&gt;1073&lt;/item&gt;&lt;item&gt;1074&lt;/item&gt;&lt;item&gt;1077&lt;/item&gt;&lt;item&gt;1078&lt;/item&gt;&lt;item&gt;1097&lt;/item&gt;&lt;item&gt;1104&lt;/item&gt;&lt;item&gt;1146&lt;/item&gt;&lt;item&gt;1147&lt;/item&gt;&lt;item&gt;1294&lt;/item&gt;&lt;item&gt;1397&lt;/item&gt;&lt;item&gt;1440&lt;/item&gt;&lt;item&gt;2111&lt;/item&gt;&lt;item&gt;2192&lt;/item&gt;&lt;item&gt;2194&lt;/item&gt;&lt;item&gt;2602&lt;/item&gt;&lt;item&gt;2811&lt;/item&gt;&lt;item&gt;3031&lt;/item&gt;&lt;item&gt;3032&lt;/item&gt;&lt;item&gt;3033&lt;/item&gt;&lt;item&gt;3034&lt;/item&gt;&lt;item&gt;3035&lt;/item&gt;&lt;/record-ids&gt;&lt;/item&gt;&lt;/Libraries&gt;"/>
  </w:docVars>
  <w:rsids>
    <w:rsidRoot w:val="00DF44B4"/>
    <w:rsid w:val="00092ACA"/>
    <w:rsid w:val="000F3AB4"/>
    <w:rsid w:val="0049732A"/>
    <w:rsid w:val="005F03E0"/>
    <w:rsid w:val="007B2E20"/>
    <w:rsid w:val="00A002E7"/>
    <w:rsid w:val="00AD1C5E"/>
    <w:rsid w:val="00DF44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A54805"/>
  <w15:chartTrackingRefBased/>
  <w15:docId w15:val="{019B570C-169E-42E4-9F08-D1E5C7B2A7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F44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44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F44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44B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3</Pages>
  <Words>1336</Words>
  <Characters>7617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1:17:00Z</dcterms:created>
  <dcterms:modified xsi:type="dcterms:W3CDTF">2019-08-05T02:01:00Z</dcterms:modified>
</cp:coreProperties>
</file>